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35CB13" w14:textId="30EBF7F0" w:rsidR="009357D9" w:rsidRPr="00D26788" w:rsidRDefault="009357D9" w:rsidP="00D848BB">
      <w:pPr>
        <w:pStyle w:val="Bibliography"/>
        <w:spacing w:line="480" w:lineRule="auto"/>
        <w:rPr>
          <w:rFonts w:cs="Times New Roman"/>
        </w:rPr>
      </w:pPr>
      <w:r w:rsidRPr="000D14B3">
        <w:rPr>
          <w:highlight w:val="white"/>
        </w:rPr>
        <w:fldChar w:fldCharType="begin"/>
      </w:r>
      <w:r>
        <w:rPr>
          <w:highlight w:val="white"/>
        </w:rPr>
        <w:instrText xml:space="preserve"> ADDIN ZOTERO_BIBL {"uncited":[],"omitted":[],"custom":[]} CSL_BIBLIOGRAPHY </w:instrText>
      </w:r>
      <w:r w:rsidRPr="000D14B3">
        <w:rPr>
          <w:highlight w:val="white"/>
        </w:rPr>
        <w:fldChar w:fldCharType="separate"/>
      </w:r>
      <w:r w:rsidRPr="00D26788">
        <w:rPr>
          <w:rFonts w:cs="Times New Roman"/>
        </w:rPr>
        <w:t>Beamesderfer, R. C. P., D. L. Ward, and A. A. Nigro. 1996. Evaluation of the biological basis for a predator control program on northern squawfish (</w:t>
      </w:r>
      <w:r w:rsidRPr="00784F05">
        <w:rPr>
          <w:rFonts w:cs="Times New Roman"/>
          <w:i/>
          <w:iCs/>
        </w:rPr>
        <w:t>Ptychocheilus oregonensis</w:t>
      </w:r>
      <w:r w:rsidRPr="00D26788">
        <w:rPr>
          <w:rFonts w:cs="Times New Roman"/>
        </w:rPr>
        <w:t>) in the Columbia and Snake rivers. Canadian Journal of Fisheries and Aquatic Sciences 53:2898–2908.</w:t>
      </w:r>
    </w:p>
    <w:p w14:paraId="28BC6382" w14:textId="77777777" w:rsidR="009357D9" w:rsidRPr="00D26788" w:rsidRDefault="009357D9" w:rsidP="00D848BB">
      <w:pPr>
        <w:pStyle w:val="Bibliography"/>
        <w:spacing w:line="480" w:lineRule="auto"/>
        <w:rPr>
          <w:rFonts w:cs="Times New Roman"/>
        </w:rPr>
      </w:pPr>
      <w:r w:rsidRPr="00D26788">
        <w:rPr>
          <w:rFonts w:cs="Times New Roman"/>
        </w:rPr>
        <w:t>Blackwell, B. F., and F. Juanes. 1998. Predation on Atlantic Salmon Smolts by Striped Bass after Dam Passage. North American Journal of Fisheries Management 18(4):936–939.</w:t>
      </w:r>
    </w:p>
    <w:p w14:paraId="5E423044" w14:textId="77777777" w:rsidR="009357D9" w:rsidRPr="00D26788" w:rsidRDefault="009357D9" w:rsidP="00D848BB">
      <w:pPr>
        <w:pStyle w:val="Bibliography"/>
        <w:spacing w:line="480" w:lineRule="auto"/>
        <w:rPr>
          <w:rFonts w:cs="Times New Roman"/>
        </w:rPr>
      </w:pPr>
      <w:r w:rsidRPr="00D26788">
        <w:rPr>
          <w:rFonts w:cs="Times New Roman"/>
        </w:rPr>
        <w:t>Bradford, M. J., B. J. Pyper, and K. S. Shortreed. 2000. Biological Responses of Sockeye Salmon to the Fertilization of Chilko Lake, a Large Lake in the Interior of British Columbia. North American Journal of Fisheries Management 20:661–671.</w:t>
      </w:r>
    </w:p>
    <w:p w14:paraId="2C4289D4" w14:textId="77777777" w:rsidR="009357D9" w:rsidRPr="00D26788" w:rsidRDefault="009357D9" w:rsidP="00D848BB">
      <w:pPr>
        <w:pStyle w:val="Bibliography"/>
        <w:spacing w:line="480" w:lineRule="auto"/>
        <w:rPr>
          <w:rFonts w:cs="Times New Roman"/>
        </w:rPr>
      </w:pPr>
      <w:r w:rsidRPr="00D26788">
        <w:rPr>
          <w:rFonts w:cs="Times New Roman"/>
        </w:rPr>
        <w:t>Burwen, D. L., S. J. Fleischman, and J. D. Miller. 2010. Accuracy and Precision of Salmon Length Estimates Taken from DIDSON Sonar Images. Transactions of the American Fisheries Society 139(5):1306–1314.</w:t>
      </w:r>
    </w:p>
    <w:p w14:paraId="0FAE5DCA" w14:textId="77777777" w:rsidR="009357D9" w:rsidRPr="00D26788" w:rsidRDefault="009357D9" w:rsidP="00D848BB">
      <w:pPr>
        <w:pStyle w:val="Bibliography"/>
        <w:spacing w:line="480" w:lineRule="auto"/>
        <w:rPr>
          <w:rFonts w:cs="Times New Roman"/>
        </w:rPr>
      </w:pPr>
      <w:r w:rsidRPr="00D26788">
        <w:rPr>
          <w:rFonts w:cs="Times New Roman"/>
        </w:rPr>
        <w:t>Clark, T. D., N. B. Furey, E. L. Rechisky, M. K. Gale, K. M. Jeffries, A. D. Porter, M. T. Casselman, A. G. Lotto, D. A. Patterson, S. J. Cooke, A. P. Farrell, D. W. Welch, and S. G. Hinch. 2016. Tracking wild sockeye salmon smolts to the ocean reveals distinct regions of nocturnal movement and high mortality. Ecological Applications 26(4):959–978.</w:t>
      </w:r>
    </w:p>
    <w:p w14:paraId="2F50C4B5" w14:textId="77777777" w:rsidR="009357D9" w:rsidRPr="00D26788" w:rsidRDefault="009357D9" w:rsidP="00D848BB">
      <w:pPr>
        <w:pStyle w:val="Bibliography"/>
        <w:spacing w:line="480" w:lineRule="auto"/>
        <w:rPr>
          <w:rFonts w:cs="Times New Roman"/>
        </w:rPr>
      </w:pPr>
      <w:r w:rsidRPr="00D26788">
        <w:rPr>
          <w:rFonts w:cs="Times New Roman"/>
        </w:rPr>
        <w:t>COSEWIC. 2017. COSEWIC assessment and status report on the sockeye salmon, Oncorhynchus nerka, 24 designatable units in the Fraser River drainage basin, in Canada. Committee on the Status of Endangered Wildlife in Canada, Ottawa.</w:t>
      </w:r>
    </w:p>
    <w:p w14:paraId="489721AE" w14:textId="77777777" w:rsidR="009357D9" w:rsidRPr="00D26788" w:rsidRDefault="009357D9" w:rsidP="00D848BB">
      <w:pPr>
        <w:pStyle w:val="Bibliography"/>
        <w:spacing w:line="480" w:lineRule="auto"/>
        <w:rPr>
          <w:rFonts w:cs="Times New Roman"/>
        </w:rPr>
      </w:pPr>
      <w:r w:rsidRPr="00D26788">
        <w:rPr>
          <w:rFonts w:cs="Times New Roman"/>
        </w:rPr>
        <w:t xml:space="preserve">Crossman, J. A., G. Martel, P. N. Johnson, and K. Bray. 2011. The use of Dual-frequency Identification SONAR (DIDSON) to document white sturgeon activity in the Columbia </w:t>
      </w:r>
      <w:r w:rsidRPr="00D26788">
        <w:rPr>
          <w:rFonts w:cs="Times New Roman"/>
        </w:rPr>
        <w:lastRenderedPageBreak/>
        <w:t>River, Canada: Use of DIDSON for monitoring white sturgeon activity. Journal of Applied Ichthyology 27:53–57.</w:t>
      </w:r>
    </w:p>
    <w:p w14:paraId="68F3E674" w14:textId="77777777" w:rsidR="009357D9" w:rsidRPr="00D26788" w:rsidRDefault="009357D9" w:rsidP="00D848BB">
      <w:pPr>
        <w:pStyle w:val="Bibliography"/>
        <w:spacing w:line="480" w:lineRule="auto"/>
        <w:rPr>
          <w:rFonts w:cs="Times New Roman"/>
        </w:rPr>
      </w:pPr>
      <w:r w:rsidRPr="00D26788">
        <w:rPr>
          <w:rFonts w:cs="Times New Roman"/>
        </w:rPr>
        <w:t>Davis, J. P., E. T. Schultz, and J. C. Vokoun. 2012. Striped Bass Consumption of Blueback Herring during Vernal Riverine Migrations: Does Relaxing Harvest Restrictions on a Predator Help Conserve a Prey Species of Concern? Marine and Coastal Fisheries 4(1):239–251.</w:t>
      </w:r>
    </w:p>
    <w:p w14:paraId="6FDCCC99" w14:textId="77777777" w:rsidR="009357D9" w:rsidRPr="00D26788" w:rsidRDefault="009357D9" w:rsidP="00D848BB">
      <w:pPr>
        <w:pStyle w:val="Bibliography"/>
        <w:spacing w:line="480" w:lineRule="auto"/>
        <w:rPr>
          <w:rFonts w:cs="Times New Roman"/>
        </w:rPr>
      </w:pPr>
      <w:r w:rsidRPr="00D26788">
        <w:rPr>
          <w:rFonts w:cs="Times New Roman"/>
        </w:rPr>
        <w:t>Flávio, H., P. Caballero, N. Jepsen, and K. Aarestrup. 2021. Atlantic salmon living on the edge: Smolt behaviour and survival during seaward migration in River Minho. Ecology of Freshwater Fish 30(1):61–72.</w:t>
      </w:r>
    </w:p>
    <w:p w14:paraId="04A20F55" w14:textId="77777777" w:rsidR="009357D9" w:rsidRPr="00D26788" w:rsidRDefault="009357D9" w:rsidP="00D848BB">
      <w:pPr>
        <w:pStyle w:val="Bibliography"/>
        <w:spacing w:line="480" w:lineRule="auto"/>
        <w:rPr>
          <w:rFonts w:cs="Times New Roman"/>
        </w:rPr>
      </w:pPr>
      <w:r w:rsidRPr="00D26788">
        <w:rPr>
          <w:rFonts w:cs="Times New Roman"/>
        </w:rPr>
        <w:t>Furey, N. B., and S. G. Hinch. 2017. Bull Trout Movements Match the Life History of Sockeye Salmon: Consumers Can Exploit Seasonally Distinct Resource Pulses. Transactions of the American Fisheries Society 146(3):450–461.</w:t>
      </w:r>
    </w:p>
    <w:p w14:paraId="5832EC32" w14:textId="77777777" w:rsidR="009357D9" w:rsidRPr="00D26788" w:rsidRDefault="009357D9" w:rsidP="00D848BB">
      <w:pPr>
        <w:pStyle w:val="Bibliography"/>
        <w:spacing w:line="480" w:lineRule="auto"/>
        <w:rPr>
          <w:rFonts w:cs="Times New Roman"/>
        </w:rPr>
      </w:pPr>
      <w:r w:rsidRPr="00D26788">
        <w:rPr>
          <w:rFonts w:cs="Times New Roman"/>
        </w:rPr>
        <w:t>Furey, N. B., S. G. Hinch, A. L. Bass, C. T. Middleton, V. Minke-Martin, and A. G. Lotto. 2016a. Predator swamping reduces predation risk during nocturnal migration of juvenile salmon in a high-mortality landscape. Journal of Animal Ecology 85(4):948–959.</w:t>
      </w:r>
    </w:p>
    <w:p w14:paraId="349C1C79" w14:textId="77777777" w:rsidR="009357D9" w:rsidRPr="00D26788" w:rsidRDefault="009357D9" w:rsidP="00D848BB">
      <w:pPr>
        <w:pStyle w:val="Bibliography"/>
        <w:spacing w:line="480" w:lineRule="auto"/>
        <w:rPr>
          <w:rFonts w:cs="Times New Roman"/>
        </w:rPr>
      </w:pPr>
      <w:r w:rsidRPr="00D26788">
        <w:rPr>
          <w:rFonts w:cs="Times New Roman"/>
        </w:rPr>
        <w:t xml:space="preserve">Furey, N. B., S. G. Hinch, A. G. Lotto, and D. A. Beauchamp. 2015. Extensive feeding on sockeye salmon </w:t>
      </w:r>
      <w:r w:rsidRPr="00784F05">
        <w:rPr>
          <w:rFonts w:cs="Times New Roman"/>
          <w:i/>
          <w:iCs/>
        </w:rPr>
        <w:t>Oncorhynchus nerka</w:t>
      </w:r>
      <w:r w:rsidRPr="00D26788">
        <w:rPr>
          <w:rFonts w:cs="Times New Roman"/>
        </w:rPr>
        <w:t xml:space="preserve"> smolts by bull trout </w:t>
      </w:r>
      <w:r w:rsidRPr="00784F05">
        <w:rPr>
          <w:rFonts w:cs="Times New Roman"/>
          <w:i/>
          <w:iCs/>
        </w:rPr>
        <w:t>Salvelinus confluentus</w:t>
      </w:r>
      <w:r w:rsidRPr="00D26788">
        <w:rPr>
          <w:rFonts w:cs="Times New Roman"/>
        </w:rPr>
        <w:t xml:space="preserve"> during initial outmigration into a small, unregulated and inland British Columbia river: binge feeding on smolts by s. confluentus. Journal of Fish Biology 86(1):392–401.</w:t>
      </w:r>
    </w:p>
    <w:p w14:paraId="63FD0D6B" w14:textId="77777777" w:rsidR="009357D9" w:rsidRPr="00D26788" w:rsidRDefault="009357D9" w:rsidP="00D848BB">
      <w:pPr>
        <w:pStyle w:val="Bibliography"/>
        <w:spacing w:line="480" w:lineRule="auto"/>
        <w:rPr>
          <w:rFonts w:cs="Times New Roman"/>
        </w:rPr>
      </w:pPr>
      <w:r w:rsidRPr="00D26788">
        <w:rPr>
          <w:rFonts w:cs="Times New Roman"/>
        </w:rPr>
        <w:t>Furey, N. B., S. G. Hinch, M. G. Mesa, and D. A. Beauchamp. 2016b. Piscivorous fish exhibit temperature-influenced binge feeding during an annual prey pulse. Journal of Animal Ecology 85(5):1307–1317.</w:t>
      </w:r>
    </w:p>
    <w:p w14:paraId="7DF8BC4D" w14:textId="77777777" w:rsidR="009357D9" w:rsidRPr="00D26788" w:rsidRDefault="009357D9" w:rsidP="00D848BB">
      <w:pPr>
        <w:pStyle w:val="Bibliography"/>
        <w:spacing w:line="480" w:lineRule="auto"/>
        <w:rPr>
          <w:rFonts w:cs="Times New Roman"/>
        </w:rPr>
      </w:pPr>
      <w:r w:rsidRPr="00D26788">
        <w:rPr>
          <w:rFonts w:cs="Times New Roman"/>
        </w:rPr>
        <w:lastRenderedPageBreak/>
        <w:t>Gislason, G., E. Lam, G. Knapp, and M. Guettabi. 2017. Economic Impacts of Pacific Salmon Fisheries. Report to the Pacific Salmon Commission GSGislason&amp;Associates Ltd.</w:t>
      </w:r>
    </w:p>
    <w:p w14:paraId="4A5CCE88" w14:textId="77777777" w:rsidR="009357D9" w:rsidRPr="00D26788" w:rsidRDefault="009357D9" w:rsidP="00D848BB">
      <w:pPr>
        <w:pStyle w:val="Bibliography"/>
        <w:spacing w:line="480" w:lineRule="auto"/>
        <w:rPr>
          <w:rFonts w:cs="Times New Roman"/>
        </w:rPr>
      </w:pPr>
      <w:r w:rsidRPr="00D26788">
        <w:rPr>
          <w:rFonts w:cs="Times New Roman"/>
        </w:rPr>
        <w:t>Haraldstad, T., F. Kroglund, T. Kristensen, B. Jonsson, and T. O. Haugen. 2017. Diel migration pattern of Atlantic salmon (</w:t>
      </w:r>
      <w:r w:rsidRPr="00D26788">
        <w:rPr>
          <w:rFonts w:cs="Times New Roman"/>
          <w:i/>
          <w:iCs/>
        </w:rPr>
        <w:t>Salmo salar</w:t>
      </w:r>
      <w:r w:rsidRPr="00D26788">
        <w:rPr>
          <w:rFonts w:cs="Times New Roman"/>
        </w:rPr>
        <w:t>) and sea trout (</w:t>
      </w:r>
      <w:r w:rsidRPr="00D26788">
        <w:rPr>
          <w:rFonts w:cs="Times New Roman"/>
          <w:i/>
          <w:iCs/>
        </w:rPr>
        <w:t>Salmo trutta</w:t>
      </w:r>
      <w:r w:rsidRPr="00D26788">
        <w:rPr>
          <w:rFonts w:cs="Times New Roman"/>
        </w:rPr>
        <w:t>) smolts: an assessment of environmental cues. Ecology of Freshwater Fish 26(4):541–551.</w:t>
      </w:r>
    </w:p>
    <w:p w14:paraId="656C1B49" w14:textId="77777777" w:rsidR="009357D9" w:rsidRPr="00D26788" w:rsidRDefault="009357D9" w:rsidP="00D848BB">
      <w:pPr>
        <w:pStyle w:val="Bibliography"/>
        <w:spacing w:line="480" w:lineRule="auto"/>
        <w:rPr>
          <w:rFonts w:cs="Times New Roman"/>
        </w:rPr>
      </w:pPr>
      <w:r w:rsidRPr="00D26788">
        <w:rPr>
          <w:rFonts w:cs="Times New Roman"/>
        </w:rPr>
        <w:t>Ibbotson, A. T., W. R. C. Beaumont, and A. C. Pinder. 2011. A size-dependent migration strategy in Atlantic salmon smolts: Small smolts favour nocturnal migration. Environmental Biology of Fishes 92(2):151–157.</w:t>
      </w:r>
    </w:p>
    <w:p w14:paraId="7F5F9E3A" w14:textId="77777777" w:rsidR="009357D9" w:rsidRPr="00D26788" w:rsidRDefault="009357D9" w:rsidP="00D848BB">
      <w:pPr>
        <w:pStyle w:val="Bibliography"/>
        <w:spacing w:line="480" w:lineRule="auto"/>
        <w:rPr>
          <w:rFonts w:cs="Times New Roman"/>
        </w:rPr>
      </w:pPr>
      <w:r w:rsidRPr="00D26788">
        <w:rPr>
          <w:rFonts w:cs="Times New Roman"/>
        </w:rPr>
        <w:t>Ibbotson, A. T., W. R. C. Beaumont, A. Pinder, S. Welton, and M. Ladle. 2006. Diel migration patterns of Atlantic salmon smolts with particular reference to the absence of crepuscular migration. Ecology of Freshwater Fish 15(4):544–551.</w:t>
      </w:r>
    </w:p>
    <w:p w14:paraId="124607B1" w14:textId="77777777" w:rsidR="009357D9" w:rsidRPr="00D26788" w:rsidRDefault="009357D9" w:rsidP="00D848BB">
      <w:pPr>
        <w:pStyle w:val="Bibliography"/>
        <w:spacing w:line="480" w:lineRule="auto"/>
        <w:rPr>
          <w:rFonts w:cs="Times New Roman"/>
        </w:rPr>
      </w:pPr>
      <w:r w:rsidRPr="00D26788">
        <w:rPr>
          <w:rFonts w:cs="Times New Roman"/>
        </w:rPr>
        <w:t>Irvine, J. R., and S. A. Akenhead. 2013. Understanding Smolt Survival Trends in Sockeye Salmon. Marine and Coastal Fisheries 5(1):303–328.</w:t>
      </w:r>
    </w:p>
    <w:p w14:paraId="23A1C514" w14:textId="77777777" w:rsidR="009357D9" w:rsidRPr="00D26788" w:rsidRDefault="009357D9" w:rsidP="00D848BB">
      <w:pPr>
        <w:pStyle w:val="Bibliography"/>
        <w:spacing w:line="480" w:lineRule="auto"/>
        <w:rPr>
          <w:rFonts w:cs="Times New Roman"/>
        </w:rPr>
      </w:pPr>
      <w:r w:rsidRPr="00D26788">
        <w:rPr>
          <w:rFonts w:cs="Times New Roman"/>
        </w:rPr>
        <w:t>Kanigan, A. M. 2019. The movements and distribution of bull trout (</w:t>
      </w:r>
      <w:r w:rsidRPr="00784F05">
        <w:rPr>
          <w:rFonts w:cs="Times New Roman"/>
          <w:i/>
          <w:iCs/>
        </w:rPr>
        <w:t>Salvelinus confluentus</w:t>
      </w:r>
      <w:r w:rsidRPr="00D26788">
        <w:rPr>
          <w:rFonts w:cs="Times New Roman"/>
        </w:rPr>
        <w:t>) in response to Sockeye Salmon (</w:t>
      </w:r>
      <w:r w:rsidRPr="00784F05">
        <w:rPr>
          <w:rFonts w:cs="Times New Roman"/>
          <w:i/>
          <w:iCs/>
        </w:rPr>
        <w:t>Oncorhynchus nerka</w:t>
      </w:r>
      <w:r w:rsidRPr="00D26788">
        <w:rPr>
          <w:rFonts w:cs="Times New Roman"/>
        </w:rPr>
        <w:t>) migrations in the Chilko Lake system, British Columbia. University of British Columbia, Master’s Thesis.:92.</w:t>
      </w:r>
    </w:p>
    <w:p w14:paraId="10125773" w14:textId="77777777" w:rsidR="009357D9" w:rsidRPr="00D26788" w:rsidRDefault="009357D9" w:rsidP="00D848BB">
      <w:pPr>
        <w:pStyle w:val="Bibliography"/>
        <w:spacing w:line="480" w:lineRule="auto"/>
        <w:rPr>
          <w:rFonts w:cs="Times New Roman"/>
        </w:rPr>
      </w:pPr>
      <w:r w:rsidRPr="00D26788">
        <w:rPr>
          <w:rFonts w:cs="Times New Roman"/>
        </w:rPr>
        <w:t>Keefer, M. L., R. J. Stansell, S. C. Tackley, W. T. Nagy, K. M. Gibbons, C. A. Peery, and C. C. Caudill. 2012. Use of Radiotelemetry and Direct Observations to Evaluate Sea Lion Predation on Adult Pacific Salmonids at Bonneville Dam. Transactions of the American Fisheries Society 141(5):1236–1251.</w:t>
      </w:r>
    </w:p>
    <w:p w14:paraId="2AB19FAF" w14:textId="77777777" w:rsidR="009357D9" w:rsidRPr="00D26788" w:rsidRDefault="009357D9" w:rsidP="00D848BB">
      <w:pPr>
        <w:pStyle w:val="Bibliography"/>
        <w:spacing w:line="480" w:lineRule="auto"/>
        <w:rPr>
          <w:rFonts w:cs="Times New Roman"/>
        </w:rPr>
      </w:pPr>
      <w:r w:rsidRPr="00D26788">
        <w:rPr>
          <w:rFonts w:cs="Times New Roman"/>
        </w:rPr>
        <w:t>Martignac, F., A. Daroux, J.-L. Bagliniere, D. Ombredane, and J. Guillard. 2015. The use of acoustic cameras in shallow waters: new hydroacoustic tools for monitoring migratory fish population. A review of DIDSON technology. Fish and Fisheries 16(3):486–510.</w:t>
      </w:r>
    </w:p>
    <w:p w14:paraId="7B47CC4B" w14:textId="77777777" w:rsidR="009357D9" w:rsidRPr="00D26788" w:rsidRDefault="009357D9" w:rsidP="00D848BB">
      <w:pPr>
        <w:pStyle w:val="Bibliography"/>
        <w:spacing w:line="480" w:lineRule="auto"/>
        <w:rPr>
          <w:rFonts w:cs="Times New Roman"/>
        </w:rPr>
      </w:pPr>
      <w:r w:rsidRPr="00D26788">
        <w:rPr>
          <w:rFonts w:cs="Times New Roman"/>
        </w:rPr>
        <w:lastRenderedPageBreak/>
        <w:t>Maxwell, S. L., and N. E. Gove. 2007. Assessing a dual-frequency identification sonars’ fish-counting accuracy, precision, and turbid river range capability. The Journal of the Acoustical Society of America 122(6):3364–3377.</w:t>
      </w:r>
    </w:p>
    <w:p w14:paraId="0C7563A4" w14:textId="77777777" w:rsidR="009357D9" w:rsidRPr="00D26788" w:rsidRDefault="009357D9" w:rsidP="00D848BB">
      <w:pPr>
        <w:pStyle w:val="Bibliography"/>
        <w:spacing w:line="480" w:lineRule="auto"/>
        <w:rPr>
          <w:rFonts w:cs="Times New Roman"/>
        </w:rPr>
      </w:pPr>
      <w:r w:rsidRPr="00D26788">
        <w:rPr>
          <w:rFonts w:cs="Times New Roman"/>
        </w:rPr>
        <w:t>Miller, K. M., A. Teffer, S. Tucker, S. Li, A. D. Schulze, M. Trudel, F. Juanes, A. Tabata, K. H. Kaukinen, N. G. Ginther, T. J. Ming, S. J. Cooke, J. M. Hipfner, D. A. Patterson, and S. G. Hinch. 2014. Infectious disease, shifting climates, and opportunistic predators: cumulative factors potentially impacting wild salmon declines. Evolutionary Applications 7(7):812–855.</w:t>
      </w:r>
    </w:p>
    <w:p w14:paraId="0E7C50F0" w14:textId="77777777" w:rsidR="009357D9" w:rsidRPr="00D26788" w:rsidRDefault="009357D9" w:rsidP="00D848BB">
      <w:pPr>
        <w:pStyle w:val="Bibliography"/>
        <w:spacing w:line="480" w:lineRule="auto"/>
        <w:rPr>
          <w:rFonts w:cs="Times New Roman"/>
        </w:rPr>
      </w:pPr>
      <w:r w:rsidRPr="00D26788">
        <w:rPr>
          <w:rFonts w:cs="Times New Roman"/>
        </w:rPr>
        <w:t>Moursund, R. A., T. J. Carlson, and R. D. Peters. 2003. A fisheries application of a dual-frequency identification sonar acoustic camera. ICES Journal of Marine Science 60(3):678–683.</w:t>
      </w:r>
    </w:p>
    <w:p w14:paraId="5239D02B" w14:textId="77777777" w:rsidR="009357D9" w:rsidRPr="00D26788" w:rsidRDefault="009357D9" w:rsidP="00D848BB">
      <w:pPr>
        <w:pStyle w:val="Bibliography"/>
        <w:spacing w:line="480" w:lineRule="auto"/>
        <w:rPr>
          <w:rFonts w:cs="Times New Roman"/>
        </w:rPr>
      </w:pPr>
      <w:r w:rsidRPr="00D26788">
        <w:rPr>
          <w:rFonts w:cs="Times New Roman"/>
        </w:rPr>
        <w:t>Naiman, R. J., R. E. Bilby, D. E. Schindler, and J. M. Helfield. 2002. Pacific Salmon, Nutrients, and the Dynamics of Freshwater and Riparian Ecosystems. Ecosystems 5(4):399–417.</w:t>
      </w:r>
    </w:p>
    <w:p w14:paraId="0EF3D851" w14:textId="77777777" w:rsidR="009357D9" w:rsidRPr="00D26788" w:rsidRDefault="009357D9" w:rsidP="00D848BB">
      <w:pPr>
        <w:pStyle w:val="Bibliography"/>
        <w:spacing w:line="480" w:lineRule="auto"/>
        <w:rPr>
          <w:rFonts w:cs="Times New Roman"/>
        </w:rPr>
      </w:pPr>
      <w:r w:rsidRPr="00D26788">
        <w:rPr>
          <w:rFonts w:cs="Times New Roman"/>
        </w:rPr>
        <w:t>Nichols, O. C., E. Eldredge, and S. X. Cadrin. 2014. Gray Seal Behavior in a Fish Weir Observed Using Dual-Frequency Identification Sonar. Marine Technology Society Journal 48(4):72–78.</w:t>
      </w:r>
    </w:p>
    <w:p w14:paraId="3BBE54F9" w14:textId="77777777" w:rsidR="009357D9" w:rsidRPr="00D26788" w:rsidRDefault="009357D9" w:rsidP="00D848BB">
      <w:pPr>
        <w:pStyle w:val="Bibliography"/>
        <w:spacing w:line="480" w:lineRule="auto"/>
        <w:rPr>
          <w:rFonts w:cs="Times New Roman"/>
        </w:rPr>
      </w:pPr>
      <w:r w:rsidRPr="00D26788">
        <w:rPr>
          <w:rFonts w:cs="Times New Roman"/>
        </w:rPr>
        <w:t>Osterback, A.-M. K., D. M. Frechette, A. O. Shelton, S. A. Hayes, M. H. Bond, S. A. Shaffer, and J. W. Moore. 2013. High predation on small populations: avian predation on imperiled salmonids. Ecosphere 4(9):art116.</w:t>
      </w:r>
    </w:p>
    <w:p w14:paraId="0FCE9B1E" w14:textId="77777777" w:rsidR="009357D9" w:rsidRPr="00D26788" w:rsidRDefault="009357D9" w:rsidP="00D848BB">
      <w:pPr>
        <w:pStyle w:val="Bibliography"/>
        <w:spacing w:line="480" w:lineRule="auto"/>
        <w:rPr>
          <w:rFonts w:cs="Times New Roman"/>
        </w:rPr>
      </w:pPr>
      <w:r w:rsidRPr="00D26788">
        <w:rPr>
          <w:rFonts w:cs="Times New Roman"/>
        </w:rPr>
        <w:t>Peterman, R. M., and B. Dorner. 2012. A widespread decrease in productivity of sockeye salmon (</w:t>
      </w:r>
      <w:r w:rsidRPr="00D26788">
        <w:rPr>
          <w:rFonts w:cs="Times New Roman"/>
          <w:i/>
          <w:iCs/>
        </w:rPr>
        <w:t>Oncorhynchus nerka</w:t>
      </w:r>
      <w:r w:rsidRPr="00D26788">
        <w:rPr>
          <w:rFonts w:cs="Times New Roman"/>
        </w:rPr>
        <w:t>) populations in western North America. Canadian Journal of Fisheries and Aquatic Sciences 69(8):1255–1260.</w:t>
      </w:r>
    </w:p>
    <w:p w14:paraId="16139E8A" w14:textId="77777777" w:rsidR="009357D9" w:rsidRPr="00D26788" w:rsidRDefault="009357D9" w:rsidP="00D848BB">
      <w:pPr>
        <w:pStyle w:val="Bibliography"/>
        <w:spacing w:line="480" w:lineRule="auto"/>
        <w:rPr>
          <w:rFonts w:cs="Times New Roman"/>
        </w:rPr>
      </w:pPr>
      <w:r w:rsidRPr="00D26788">
        <w:rPr>
          <w:rFonts w:cs="Times New Roman"/>
        </w:rPr>
        <w:lastRenderedPageBreak/>
        <w:t>R Core Team. 2021. R: A Language and Environment for Statistical Computing. R Foundation for Statistical Computing, Vienna, Austria.</w:t>
      </w:r>
    </w:p>
    <w:p w14:paraId="09B5CF2E" w14:textId="77777777" w:rsidR="009357D9" w:rsidRPr="00D26788" w:rsidRDefault="009357D9" w:rsidP="00D848BB">
      <w:pPr>
        <w:pStyle w:val="Bibliography"/>
        <w:spacing w:line="480" w:lineRule="auto"/>
        <w:rPr>
          <w:rFonts w:cs="Times New Roman"/>
        </w:rPr>
      </w:pPr>
      <w:r w:rsidRPr="00D26788">
        <w:rPr>
          <w:rFonts w:cs="Times New Roman"/>
        </w:rPr>
        <w:t>Sabal, M. C., M. S. Boyce, C. L. Charpentier, N. B. Furey, T. M. Luhring, H. W. Martin, M. C. Melnychuk, R. B. Srygley, C. M. Wagner, A. J. Wirsing, R. C. Ydenberg, and E. P. Palkovacs. 2021. Predation landscapes influence migratory prey ecology and evolution. Trends in Ecology &amp; Evolution:S0169534721001245.</w:t>
      </w:r>
    </w:p>
    <w:p w14:paraId="1ED9D049" w14:textId="77777777" w:rsidR="009357D9" w:rsidRPr="00D26788" w:rsidRDefault="009357D9" w:rsidP="00D848BB">
      <w:pPr>
        <w:pStyle w:val="Bibliography"/>
        <w:spacing w:line="480" w:lineRule="auto"/>
        <w:rPr>
          <w:rFonts w:cs="Times New Roman"/>
        </w:rPr>
      </w:pPr>
      <w:r w:rsidRPr="00D26788">
        <w:rPr>
          <w:rFonts w:cs="Times New Roman"/>
        </w:rPr>
        <w:t>Sabal, M., S. Hayes, J. Merz, and J. Setka. 2016. Habitat Alterations and a Nonnative Predator, the Striped Bass, Increase Native Chinook Salmon Mortality in the Central Valley, California. North American Journal of Fisheries Management 36(2):309–320.</w:t>
      </w:r>
    </w:p>
    <w:p w14:paraId="25183951" w14:textId="77777777" w:rsidR="009357D9" w:rsidRPr="00D26788" w:rsidRDefault="009357D9" w:rsidP="00D848BB">
      <w:pPr>
        <w:pStyle w:val="Bibliography"/>
        <w:spacing w:line="480" w:lineRule="auto"/>
        <w:rPr>
          <w:rFonts w:cs="Times New Roman"/>
        </w:rPr>
      </w:pPr>
      <w:r w:rsidRPr="00D26788">
        <w:rPr>
          <w:rFonts w:cs="Times New Roman"/>
        </w:rPr>
        <w:t>Schneider, C. A., W. S. Rasband, and K. W. Eliceiri. 2012. NIH Image to ImageJ: 25 years of image analysis. Nature Methods 9(7):671–675.</w:t>
      </w:r>
    </w:p>
    <w:p w14:paraId="2D5BA621" w14:textId="77777777" w:rsidR="009357D9" w:rsidRPr="00D26788" w:rsidRDefault="009357D9" w:rsidP="00D848BB">
      <w:pPr>
        <w:pStyle w:val="Bibliography"/>
        <w:spacing w:line="480" w:lineRule="auto"/>
        <w:rPr>
          <w:rFonts w:cs="Times New Roman"/>
        </w:rPr>
      </w:pPr>
      <w:r w:rsidRPr="00D26788">
        <w:rPr>
          <w:rFonts w:cs="Times New Roman"/>
        </w:rPr>
        <w:t>Young, G., B. Th. Björnsson, P. Prunet, R. J. Lin, and H. A. Bern. 1989. Smoltification and seawater adaptation in coho salmon (</w:t>
      </w:r>
      <w:r w:rsidRPr="00784F05">
        <w:rPr>
          <w:rFonts w:cs="Times New Roman"/>
          <w:i/>
          <w:iCs/>
        </w:rPr>
        <w:t>Oncorhynchus kisutch</w:t>
      </w:r>
      <w:r w:rsidRPr="00D26788">
        <w:rPr>
          <w:rFonts w:cs="Times New Roman"/>
        </w:rPr>
        <w:t>): Plasma prolactin, growth hormone, thyroid hormones, and cortisol. General and Comparative Endocrinology 74(3):335–345.</w:t>
      </w:r>
    </w:p>
    <w:p w14:paraId="6EF55155" w14:textId="30010154" w:rsidR="00221D83" w:rsidRDefault="009357D9" w:rsidP="00D848BB">
      <w:pPr>
        <w:spacing w:line="480" w:lineRule="auto"/>
      </w:pPr>
      <w:r w:rsidRPr="000D14B3">
        <w:rPr>
          <w:highlight w:val="white"/>
        </w:rPr>
        <w:fldChar w:fldCharType="end"/>
      </w:r>
    </w:p>
    <w:sectPr w:rsidR="00221D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displayBackgroundShap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7D9"/>
    <w:rsid w:val="00221D83"/>
    <w:rsid w:val="00411258"/>
    <w:rsid w:val="004F3644"/>
    <w:rsid w:val="00545718"/>
    <w:rsid w:val="005A16AD"/>
    <w:rsid w:val="006B34E5"/>
    <w:rsid w:val="009357D9"/>
    <w:rsid w:val="00D848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C4C428E"/>
  <w15:chartTrackingRefBased/>
  <w15:docId w15:val="{2894598E-44C0-D84A-BA2D-DFB82DC201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57D9"/>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F3644"/>
    <w:pPr>
      <w:ind w:left="720" w:hanging="720"/>
    </w:pPr>
    <w:rPr>
      <w:rFonts w:eastAsiaTheme="minorHAnsi" w:cstheme="minorBidi"/>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1167</Words>
  <Characters>6658</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Cheng</dc:creator>
  <cp:keywords/>
  <dc:description/>
  <cp:lastModifiedBy>Matt Cheng</cp:lastModifiedBy>
  <cp:revision>2</cp:revision>
  <dcterms:created xsi:type="dcterms:W3CDTF">2022-06-29T03:13:00Z</dcterms:created>
  <dcterms:modified xsi:type="dcterms:W3CDTF">2022-07-07T02:13:00Z</dcterms:modified>
</cp:coreProperties>
</file>